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282723">
        <w:rPr>
          <w:rFonts w:eastAsia="Times New Roman"/>
          <w:noProof/>
        </w:rPr>
        <w:t>May 19, 2014</w:t>
      </w:r>
      <w:r w:rsidRPr="00721F05">
        <w:rPr>
          <w:rFonts w:eastAsia="Times New Roman"/>
        </w:rPr>
        <w:fldChar w:fldCharType="end"/>
      </w:r>
    </w:p>
    <w:p w:rsidR="00E41381" w:rsidRDefault="00E41381">
      <w:pPr>
        <w:spacing w:after="200" w:line="276" w:lineRule="auto"/>
        <w:ind w:firstLine="0"/>
      </w:pPr>
      <w:r>
        <w:br w:type="page"/>
      </w:r>
    </w:p>
    <w:p w:rsidR="00E41381" w:rsidRDefault="00E41381" w:rsidP="00E56CE3">
      <w:r>
        <w:t>New overview:</w:t>
      </w:r>
    </w:p>
    <w:p w:rsidR="00E41381" w:rsidRDefault="00E41381" w:rsidP="00E41381">
      <w:pPr>
        <w:pStyle w:val="ListParagraph"/>
        <w:numPr>
          <w:ilvl w:val="0"/>
          <w:numId w:val="3"/>
        </w:numPr>
      </w:pPr>
      <w:r>
        <w:t>Intro</w:t>
      </w:r>
    </w:p>
    <w:p w:rsidR="00E41381" w:rsidRDefault="00E41381" w:rsidP="00E41381">
      <w:pPr>
        <w:pStyle w:val="ListParagraph"/>
        <w:numPr>
          <w:ilvl w:val="0"/>
          <w:numId w:val="3"/>
        </w:numPr>
      </w:pPr>
      <w:r>
        <w:t>Adaptation time</w:t>
      </w:r>
    </w:p>
    <w:p w:rsidR="00E41381" w:rsidRDefault="00E41381" w:rsidP="00E41381">
      <w:pPr>
        <w:pStyle w:val="ListParagraph"/>
        <w:numPr>
          <w:ilvl w:val="1"/>
          <w:numId w:val="3"/>
        </w:numPr>
      </w:pPr>
      <w:r>
        <w:t>1 mutation – appearance better than NM, fixation is better than CM (as shown for rugged). Appearance not affected by recombination, fixation does?</w:t>
      </w:r>
    </w:p>
    <w:p w:rsidR="00E41381" w:rsidRDefault="00E41381" w:rsidP="00E41381">
      <w:pPr>
        <w:pStyle w:val="ListParagraph"/>
        <w:numPr>
          <w:ilvl w:val="1"/>
          <w:numId w:val="3"/>
        </w:numPr>
      </w:pPr>
      <w:r>
        <w:t xml:space="preserve">2 mutations – adapt from </w:t>
      </w:r>
      <w:proofErr w:type="spellStart"/>
      <w:r>
        <w:t>Christiansesn</w:t>
      </w:r>
      <w:proofErr w:type="spellEnd"/>
      <w:r>
        <w:t xml:space="preserve"> et al. 1998. Same as (a) only recombination affects appearance.</w:t>
      </w:r>
    </w:p>
    <w:p w:rsidR="00E41381" w:rsidRDefault="00E41381" w:rsidP="00E41381">
      <w:pPr>
        <w:pStyle w:val="ListParagraph"/>
        <w:numPr>
          <w:ilvl w:val="1"/>
          <w:numId w:val="3"/>
        </w:numPr>
      </w:pPr>
      <w:r>
        <w:t>4 mutations – same as (b) only effect of recombination more pronounced.</w:t>
      </w:r>
    </w:p>
    <w:p w:rsidR="00E41381" w:rsidRDefault="00E41381" w:rsidP="00E41381">
      <w:pPr>
        <w:pStyle w:val="ListParagraph"/>
        <w:numPr>
          <w:ilvl w:val="0"/>
          <w:numId w:val="3"/>
        </w:numPr>
      </w:pPr>
      <w:r>
        <w:t>Competitions</w:t>
      </w:r>
    </w:p>
    <w:p w:rsidR="00E41381" w:rsidRDefault="00E41381" w:rsidP="00E41381">
      <w:pPr>
        <w:pStyle w:val="ListParagraph"/>
        <w:numPr>
          <w:ilvl w:val="1"/>
          <w:numId w:val="3"/>
        </w:numPr>
      </w:pPr>
      <w:r>
        <w:t>In light of (2c), competitions.</w:t>
      </w:r>
      <w:bookmarkStart w:id="0" w:name="_GoBack"/>
      <w:bookmarkEnd w:id="0"/>
    </w:p>
    <w:p w:rsidR="004739EB" w:rsidRPr="00E41381" w:rsidRDefault="004739EB" w:rsidP="00E41381">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1" w:name="h.2zvzmcp8c1i0"/>
      <w:bookmarkStart w:id="2" w:name="h.ogd20mnq061v"/>
      <w:bookmarkStart w:id="3" w:name="h.lmxz12l3f7s"/>
      <w:bookmarkStart w:id="4" w:name="_Toc336511462"/>
      <w:bookmarkEnd w:id="1"/>
      <w:bookmarkEnd w:id="2"/>
      <w:bookmarkEnd w:id="3"/>
      <w:r w:rsidRPr="00721F05">
        <w:rPr>
          <w:rFonts w:asciiTheme="minorHAnsi" w:hAnsiTheme="minorHAnsi"/>
        </w:rPr>
        <w:lastRenderedPageBreak/>
        <w:t>Introduction</w:t>
      </w:r>
      <w:bookmarkEnd w:id="4"/>
    </w:p>
    <w:p w:rsidR="00CA06B1" w:rsidRPr="00721F05" w:rsidRDefault="00CA06B1" w:rsidP="00E56CE3">
      <w:pPr>
        <w:pStyle w:val="Heading2"/>
        <w:rPr>
          <w:rFonts w:asciiTheme="minorHAnsi" w:hAnsiTheme="minorHAnsi"/>
        </w:rPr>
      </w:pPr>
      <w:bookmarkStart w:id="5"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5"/>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234877">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234877">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23487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id" : "ITEM-4",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4",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5",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5",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B2113A" w:rsidRPr="00B2113A">
        <w:rPr>
          <w:noProof/>
        </w:rPr>
        <w:t>(Galhardo, Hastings, and Rosenberg 2007; Foster 2007; Heidenreich 2007; Rosenberg et al. 2012; Shor, Fox, and Broach 2013)</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9667D0">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23487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23487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234877">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234877">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6"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6"/>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7" w:name="_Toc336511465"/>
      <w:r w:rsidRPr="00721F05">
        <w:rPr>
          <w:rFonts w:asciiTheme="minorHAnsi" w:hAnsiTheme="minorHAnsi"/>
        </w:rPr>
        <w:t>Recombination in microbial populations</w:t>
      </w:r>
      <w:bookmarkEnd w:id="7"/>
    </w:p>
    <w:p w:rsidR="009A61A0" w:rsidRPr="00721F05" w:rsidRDefault="009A61A0" w:rsidP="00560532">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234877">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23487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w:t>
      </w:r>
      <w:r w:rsidR="00792B01" w:rsidRPr="00721F05">
        <w:lastRenderedPageBreak/>
        <w:t xml:space="preserve">between cells </w:t>
      </w:r>
      <w:r w:rsidR="00792B01" w:rsidRPr="00721F05">
        <w:fldChar w:fldCharType="begin" w:fldLock="1"/>
      </w:r>
      <w:r w:rsidR="00234877">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234877">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ion is prevalent during meiosis;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234877">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8"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8"/>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234877">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234877">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234877">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234877">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234877">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234877">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234877">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234877">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234877">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23487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630519">
        <w:t xml:space="preserve">, even if those mutations were originally deleterious when generated </w:t>
      </w:r>
      <w:r w:rsidR="00630519">
        <w:fldChar w:fldCharType="begin" w:fldLock="1"/>
      </w:r>
      <w:r w:rsidR="0023487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234877">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234877">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9"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bookmarkEnd w:id="9"/>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w:t>
      </w:r>
      <w:proofErr w:type="spellStart"/>
      <w:r w:rsidR="007369B1" w:rsidRPr="00721F05">
        <w:t>i</w:t>
      </w:r>
      <w:proofErr w:type="spellEnd"/>
      <w:r w:rsidR="007369B1" w:rsidRPr="00721F05">
        <w:t xml:space="preserve">)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10" w:name="h.a9llx4pvq49"/>
      <w:bookmarkStart w:id="11" w:name="_Toc336511468"/>
      <w:bookmarkEnd w:id="10"/>
      <w:r w:rsidRPr="00721F05">
        <w:rPr>
          <w:rFonts w:asciiTheme="minorHAnsi" w:hAnsiTheme="minorHAnsi"/>
        </w:rPr>
        <w:t>Model</w:t>
      </w:r>
      <w:bookmarkEnd w:id="11"/>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470AD2">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w:t>
      </w:r>
      <w:r w:rsidR="0036194A">
        <w:rPr>
          <w:iCs/>
        </w:rPr>
        <w:lastRenderedPageBreak/>
        <w:t xml:space="preserve">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B978DF">
        <w:rPr>
          <w:i/>
        </w:rPr>
        <w:t>i.e.</w:t>
      </w:r>
      <w:r w:rsidR="00B978DF">
        <w:t>, its frequency)</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we multiply </w:t>
      </w:r>
      <w:r w:rsidR="00470AD2">
        <w:t>the group</w:t>
      </w:r>
      <w:r w:rsidR="007D60D9">
        <w:t xml:space="preserve"> relative</w:t>
      </w:r>
      <w:r w:rsidR="00470AD2">
        <w:t xml:space="preserve">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F33150" w:rsidRDefault="007B19C1" w:rsidP="003D21C1">
      <w:pPr>
        <w:rPr>
          <w:rFonts w:eastAsiaTheme="majorEastAsia" w:cstheme="majorBidi"/>
          <w:b/>
          <w:bCs/>
          <w:color w:val="365F91" w:themeColor="accent1" w:themeShade="BF"/>
          <w:sz w:val="28"/>
          <w:szCs w:val="28"/>
        </w:rPr>
      </w:pPr>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bookmarkStart w:id="12" w:name="h.jhk69kxs5c9t"/>
      <w:bookmarkStart w:id="13" w:name="_Toc336511469"/>
      <w:bookmarkEnd w:id="12"/>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3"/>
    </w:p>
    <w:p w:rsidR="00F33150" w:rsidRDefault="00DB303F" w:rsidP="00C12B9E">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C12B9E">
        <w:t xml:space="preserve">In this article we examine the evolution of stress-induced mutators in </w:t>
      </w:r>
      <w:r w:rsidR="00F14774">
        <w:t>recombining populations.</w:t>
      </w:r>
    </w:p>
    <w:p w:rsidR="00310BF7" w:rsidRPr="00721F05" w:rsidRDefault="007F2309" w:rsidP="00DB303F">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 xml:space="preserve">d or disfavored by selection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w:t>
      </w:r>
      <w:r w:rsidR="00DB303F">
        <w:t xml:space="preserve">waiting </w:t>
      </w:r>
      <w:r w:rsidR="00E8137A">
        <w:t xml:space="preserve">time </w:t>
      </w:r>
      <w:r w:rsidR="00DB303F">
        <w:t xml:space="preserve">for </w:t>
      </w:r>
      <w:r w:rsidR="00E8137A">
        <w:t xml:space="preserve">adaptation in populations homogenous at the modifier loci </w:t>
      </w:r>
      <w:r w:rsidR="00E8137A" w:rsidRPr="00DB303F">
        <w:rPr>
          <w:highlight w:val="yellow"/>
        </w:rPr>
        <w:t xml:space="preserve">and the fitness </w:t>
      </w:r>
      <w:r w:rsidR="00DB303F" w:rsidRPr="00DB303F">
        <w:rPr>
          <w:highlight w:val="yellow"/>
        </w:rPr>
        <w:t xml:space="preserve">dynamics </w:t>
      </w:r>
      <w:r w:rsidR="00E8137A" w:rsidRPr="00DB303F">
        <w:rPr>
          <w:highlight w:val="yellow"/>
        </w:rPr>
        <w:t>during the adaptation process.</w:t>
      </w:r>
      <w:r w:rsidR="00E8137A">
        <w:t xml:space="preserve">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rPr>
        <w:lastRenderedPageBreak/>
        <w:drawing>
          <wp:inline distT="0" distB="0" distL="0" distR="0" wp14:anchorId="129DE4E1" wp14:editId="4E62358C">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4" w:name="h.pb2tvb9wvzww"/>
      <w:bookmarkStart w:id="15" w:name="_Ref370053574"/>
      <w:bookmarkStart w:id="16" w:name="_Toc336511473"/>
      <w:bookmarkEnd w:id="14"/>
      <w:r w:rsidRPr="00721F05">
        <w:t xml:space="preserve">Figure </w:t>
      </w:r>
      <w:fldSimple w:instr=" SEQ Figure \* ARABIC ">
        <w:r w:rsidR="006E5183">
          <w:rPr>
            <w:noProof/>
          </w:rPr>
          <w:t>1</w:t>
        </w:r>
      </w:fldSimple>
      <w:bookmarkEnd w:id="15"/>
      <w:r w:rsidRPr="00721F05">
        <w:t xml:space="preserve"> </w:t>
      </w:r>
      <w:r w:rsidR="00D612CB">
        <w:t xml:space="preserve">- </w:t>
      </w:r>
      <w:r w:rsidR="00D612CB" w:rsidRPr="00D612CB">
        <w:t>invasion_SIMvsCM_pop_1e6_2014-02-23</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rPr>
        <w:lastRenderedPageBreak/>
        <w:drawing>
          <wp:inline distT="0" distB="0" distL="0" distR="0" wp14:anchorId="61A83FAF" wp14:editId="0E9FFEA9">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7" w:name="_Ref381104804"/>
      <w:r>
        <w:t xml:space="preserve">Figure </w:t>
      </w:r>
      <w:fldSimple w:instr=" SEQ Figure \* ARABIC ">
        <w:r w:rsidR="006E5183">
          <w:rPr>
            <w:noProof/>
          </w:rPr>
          <w:t>2</w:t>
        </w:r>
      </w:fldSimple>
      <w:bookmarkEnd w:id="17"/>
      <w:r>
        <w:t xml:space="preserve"> - </w:t>
      </w:r>
      <w:r w:rsidR="003A0243" w:rsidRPr="003A0243">
        <w:t>invasion_SIMvsCMvsNM_pop_1e5_1e6_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234877">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23487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DF3F12">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only mildly affects the fixation probabilities with </w:t>
      </w:r>
      <w:r w:rsidRPr="00DF3F12">
        <w:rPr>
          <w:i/>
          <w:iCs/>
        </w:rPr>
        <w:t>τ</w:t>
      </w:r>
      <w:r>
        <w:t>=10</w:t>
      </w:r>
      <w:r w:rsidR="00810973">
        <w:t xml:space="preserve"> </w:t>
      </w:r>
      <w:r w:rsidR="00810973">
        <w:lastRenderedPageBreak/>
        <w:t>(bottom row)</w:t>
      </w:r>
      <w:r>
        <w:t xml:space="preserve">; with </w:t>
      </w:r>
      <w:r w:rsidR="00DF3F12" w:rsidRPr="00DF3F12">
        <w:rPr>
          <w:i/>
          <w:iCs/>
        </w:rPr>
        <w:t>N</w:t>
      </w:r>
      <w:r w:rsidR="00DF3F12">
        <w:t>=</w:t>
      </w:r>
      <w:proofErr w:type="gramStart"/>
      <w:r w:rsidRPr="00DF3F12">
        <w:t>10</w:t>
      </w:r>
      <w:r w:rsidRPr="00DF3F12">
        <w:rPr>
          <w:vertAlign w:val="superscript"/>
        </w:rPr>
        <w:t>7</w:t>
      </w:r>
      <w:r>
        <w:t xml:space="preserve"> </w:t>
      </w:r>
      <w:r w:rsidR="00810973">
        <w:t xml:space="preserve">(right column) </w:t>
      </w:r>
      <w:r>
        <w:t>recombination</w:t>
      </w:r>
      <w:proofErr w:type="gramEnd"/>
      <w:r>
        <w:t xml:space="preserve">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w:t>
      </w:r>
      <w:r w:rsidR="00DF3F12">
        <w:t>0</w:t>
      </w:r>
      <w:r>
        <w:t>3</w:t>
      </w:r>
      <w:r w:rsidR="00DF3F12">
        <w:t xml:space="preserve"> gene conversions per individual per generation</w:t>
      </w:r>
      <w:r>
        <w:t xml:space="preserve">, whereas there is no effect at all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5F5641">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51712D" w:rsidP="0051712D">
      <w:pPr>
        <w:keepNext/>
        <w:jc w:val="center"/>
      </w:pPr>
      <w:r>
        <w:rPr>
          <w:noProof/>
        </w:rPr>
        <w:drawing>
          <wp:inline distT="0" distB="0" distL="0" distR="0" wp14:anchorId="39BC8B45" wp14:editId="1137B48E">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EQ Figure \* ARABIC ">
        <w:r w:rsidR="006E5183">
          <w:rPr>
            <w:noProof/>
          </w:rPr>
          <w:t>3</w:t>
        </w:r>
      </w:fldSimple>
      <w:r>
        <w:t xml:space="preserve"> - </w:t>
      </w:r>
      <w:r w:rsidRPr="0051712D">
        <w:t>invasion_SIMvsCMvsNM_pop_sizes_2014-02-23</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lastRenderedPageBreak/>
        <w:t xml:space="preserve">Co-evolution of mutators and </w:t>
      </w:r>
      <w:r w:rsidR="00BC7E9A">
        <w:rPr>
          <w:rFonts w:asciiTheme="minorHAnsi" w:hAnsiTheme="minorHAnsi"/>
        </w:rPr>
        <w:t>recombination modifiers</w:t>
      </w:r>
    </w:p>
    <w:p w:rsidR="000151FE" w:rsidRDefault="00D0044C" w:rsidP="00D0044C">
      <w:r>
        <w:t xml:space="preserve">Next, we considered the fixation of recombination modifiers – alleles that increase the recombination rate </w:t>
      </w:r>
      <w:r w:rsidR="00BC7E9A">
        <w:t>(</w:t>
      </w:r>
      <w:r w:rsidR="00CD0D70">
        <w:t>Figure 4</w:t>
      </w:r>
      <w:r w:rsidR="00BC7E9A">
        <w:t>).</w:t>
      </w:r>
      <w:r w:rsidR="00CD0D70">
        <w:t xml:space="preserve"> Both </w:t>
      </w:r>
      <w:r w:rsidR="000151FE" w:rsidRPr="00721F05">
        <w:t>constitutive</w:t>
      </w:r>
      <w:r w:rsidR="00CD0D70">
        <w:t xml:space="preserve"> </w:t>
      </w:r>
      <w:r w:rsidR="00BC7E9A">
        <w:t xml:space="preserve">recombination modifiers </w:t>
      </w:r>
      <w:r w:rsidR="00CD0D70">
        <w:t>(CR</w:t>
      </w:r>
      <w:r w:rsidR="00810973">
        <w:t xml:space="preserve">; dashed </w:t>
      </w:r>
      <w:r w:rsidR="00184999">
        <w:t>purple</w:t>
      </w:r>
      <w:r w:rsidR="00CD0D70">
        <w:t xml:space="preserve">) and stress-induced </w:t>
      </w:r>
      <w:r w:rsidR="00BC7E9A">
        <w:t xml:space="preserve">recombination modifiers </w:t>
      </w:r>
      <w:r w:rsidR="000151FE" w:rsidRPr="00721F05">
        <w:t>(SIR</w:t>
      </w:r>
      <w:r w:rsidR="00810973">
        <w:t xml:space="preserve">; solid </w:t>
      </w:r>
      <w:r w:rsidR="00184999">
        <w:t>orange</w:t>
      </w:r>
      <w:r w:rsidR="000151FE" w:rsidRPr="00721F05">
        <w:t>)</w:t>
      </w:r>
      <w:r w:rsidR="00CD0D70">
        <w:t xml:space="preserve"> w</w:t>
      </w:r>
      <w:r w:rsidR="00BC7E9A">
        <w:t>in competitions against wildtype m</w:t>
      </w:r>
      <w:r>
        <w:t xml:space="preserve">odifiers (NR), </w:t>
      </w:r>
      <w:r w:rsidR="00BC7E9A">
        <w:t>which hav</w:t>
      </w:r>
      <w:r>
        <w:t>e a basal rate of recombination;</w:t>
      </w:r>
      <w:r w:rsidR="00BC7E9A">
        <w:t xml:space="preserve"> </w:t>
      </w:r>
      <w:r>
        <w:t>t</w:t>
      </w:r>
      <w:r w:rsidR="00BC7E9A">
        <w:t xml:space="preserve">he recombination modifiers' </w:t>
      </w:r>
      <w:r w:rsidR="00CD0D70">
        <w:t xml:space="preserve">advantage increases with the </w:t>
      </w:r>
      <w:r>
        <w:t>basal</w:t>
      </w:r>
      <w:r w:rsidR="00BC7E9A">
        <w:t xml:space="preserve"> </w:t>
      </w:r>
      <w:r w:rsidR="00CD0D70">
        <w:t xml:space="preserve">recombination rate and </w:t>
      </w:r>
      <w:r>
        <w:t xml:space="preserve">with </w:t>
      </w:r>
      <w:r w:rsidR="00CD0D70">
        <w:t>the population size</w:t>
      </w:r>
      <w:r w:rsidR="00BC7E9A">
        <w:t>, consistent with Figure 3</w:t>
      </w:r>
      <w:r>
        <w:t>: again, these modifiers depend on the population mutation supply for generation of genetic variation.</w:t>
      </w:r>
    </w:p>
    <w:p w:rsidR="00CD0D70" w:rsidRDefault="00810973" w:rsidP="00CD0D70">
      <w:pPr>
        <w:keepNext/>
        <w:jc w:val="center"/>
      </w:pPr>
      <w:r>
        <w:rPr>
          <w:noProof/>
        </w:rPr>
        <w:drawing>
          <wp:inline distT="0" distB="0" distL="0" distR="0" wp14:anchorId="211660F0" wp14:editId="72919740">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EQ Figure \* ARABIC ">
        <w:r w:rsidR="006E5183">
          <w:rPr>
            <w:noProof/>
          </w:rPr>
          <w:t>4</w:t>
        </w:r>
      </w:fldSimple>
      <w:r>
        <w:t xml:space="preserve"> - </w:t>
      </w:r>
      <w:r w:rsidRPr="00CD0D70">
        <w:t>invasion_SIRvsCR_pop_sizes_2014-02-26</w:t>
      </w:r>
    </w:p>
    <w:p w:rsidR="00CD0D70" w:rsidRDefault="00CD0D70" w:rsidP="00CD0D70"/>
    <w:p w:rsidR="00CD0D70" w:rsidRDefault="00DE72DB" w:rsidP="00D0044C">
      <w:r>
        <w:t>W</w:t>
      </w:r>
      <w:r w:rsidR="003012BC">
        <w:t xml:space="preserve">hen a modifier allele affects both the mutation and the recombination rate, </w:t>
      </w:r>
      <w:r w:rsidR="0047230E">
        <w:t>the dynamics are more</w:t>
      </w:r>
      <w:r w:rsidR="003012BC">
        <w:t xml:space="preserve"> complex (Figure 5). </w:t>
      </w:r>
      <w:r w:rsidR="00D0044C">
        <w:t xml:space="preserve">In </w:t>
      </w:r>
      <w:r w:rsidR="003012BC">
        <w:t>small</w:t>
      </w:r>
      <w:r w:rsidR="00D0044C">
        <w:t xml:space="preserve"> populations </w:t>
      </w:r>
      <w:r w:rsidR="003012BC">
        <w:t>(</w:t>
      </w:r>
      <w:r w:rsidR="00D0044C">
        <w:rPr>
          <w:i/>
          <w:iCs/>
        </w:rPr>
        <w:t>N</w:t>
      </w:r>
      <w:r w:rsidR="00D0044C" w:rsidRPr="00D0044C">
        <w:t>=</w:t>
      </w:r>
      <w:r w:rsidR="003012BC">
        <w:t>10</w:t>
      </w:r>
      <w:r w:rsidR="003012BC">
        <w:rPr>
          <w:vertAlign w:val="superscript"/>
        </w:rPr>
        <w:t>5</w:t>
      </w:r>
      <w:r w:rsidR="00D0044C">
        <w:t>), SIM</w:t>
      </w:r>
      <w:r w:rsidR="003012BC">
        <w:t xml:space="preserve"> is the most successful,</w:t>
      </w:r>
      <w:r w:rsidR="00D0044C">
        <w:t xml:space="preserve"> </w:t>
      </w:r>
      <w:r w:rsidR="003012BC">
        <w:t xml:space="preserve">and if </w:t>
      </w:r>
      <w:r w:rsidR="0047230E">
        <w:t>it's</w:t>
      </w:r>
      <w:r w:rsidR="003012BC">
        <w:t xml:space="preserve"> combined with a recombinat</w:t>
      </w:r>
      <w:r w:rsidR="00D0044C">
        <w:t>ion modifie</w:t>
      </w:r>
      <w:r w:rsidR="003012BC">
        <w:t>r (</w:t>
      </w:r>
      <w:r w:rsidR="00D0044C">
        <w:t>constitutive or stress-induced</w:t>
      </w:r>
      <w:r w:rsidR="003012BC">
        <w:t xml:space="preserve">) its success increases with </w:t>
      </w:r>
      <w:r w:rsidR="003012BC">
        <w:lastRenderedPageBreak/>
        <w:t xml:space="preserve">the </w:t>
      </w:r>
      <w:r w:rsidR="00D0044C">
        <w:t>basal</w:t>
      </w:r>
      <w:r w:rsidR="003012BC">
        <w:t xml:space="preserve"> recombination rate. For a larger population size (</w:t>
      </w:r>
      <w:r w:rsidR="00D0044C">
        <w:rPr>
          <w:i/>
          <w:iCs/>
        </w:rPr>
        <w:t>N</w:t>
      </w:r>
      <w:r w:rsidR="00D0044C" w:rsidRPr="00D0044C">
        <w:t>=</w:t>
      </w:r>
      <w:r w:rsidR="003012BC">
        <w:t>10</w:t>
      </w:r>
      <w:r w:rsidR="003012BC">
        <w:rPr>
          <w:vertAlign w:val="superscript"/>
        </w:rPr>
        <w:t>6</w:t>
      </w:r>
      <w:r w:rsidR="003012BC">
        <w:t>), th</w:t>
      </w:r>
      <w:r w:rsidR="00D0044C">
        <w:t>e</w:t>
      </w:r>
      <w:r w:rsidR="003012BC">
        <w:t xml:space="preserve"> advantage of SIM over NM diminishes</w:t>
      </w:r>
      <w:r w:rsidR="00D0044C">
        <w:t>:</w:t>
      </w:r>
      <w:r w:rsidR="003012BC">
        <w:t xml:space="preserve"> </w:t>
      </w:r>
      <w:r w:rsidR="00D0044C">
        <w:t xml:space="preserve">SIM </w:t>
      </w:r>
      <w:r w:rsidR="003012BC">
        <w:t>is as good as NM with a recombinat</w:t>
      </w:r>
      <w:r w:rsidR="00D0044C">
        <w:t>ion modifier</w:t>
      </w:r>
      <w:r w:rsidR="003012BC">
        <w:t xml:space="preserve"> and worse without one</w:t>
      </w:r>
      <w:r w:rsidR="0047230E">
        <w:t xml:space="preserve"> (reminiscent of Figure 1)</w:t>
      </w:r>
      <w:r w:rsidR="003012BC">
        <w:t>. However,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DE72DB">
      <w:r>
        <w:t xml:space="preserve">On the other hand, </w:t>
      </w:r>
      <w:r w:rsidRPr="00DE72DB">
        <w:rPr>
          <w:b/>
          <w:bCs/>
        </w:rPr>
        <w:t>recombination modifiers are much more successful with SIM then they are with CM, and in smaller populations (</w:t>
      </w:r>
      <w:r w:rsidRPr="00DE72DB">
        <w:rPr>
          <w:b/>
          <w:bCs/>
          <w:i/>
          <w:iCs/>
        </w:rPr>
        <w:t>N</w:t>
      </w:r>
      <w:r w:rsidRPr="00DE72DB">
        <w:rPr>
          <w:b/>
          <w:bCs/>
        </w:rPr>
        <w:t>=10</w:t>
      </w:r>
      <w:r w:rsidRPr="00DE72DB">
        <w:rPr>
          <w:b/>
          <w:bCs/>
          <w:vertAlign w:val="superscript"/>
        </w:rPr>
        <w:t>5</w:t>
      </w:r>
      <w:r w:rsidRPr="00DE72DB">
        <w:rPr>
          <w:b/>
          <w:bCs/>
        </w:rPr>
        <w:t>), NM</w:t>
      </w:r>
      <w:r>
        <w:t>. This indicates that stress-induced mutators can have a role in the emergence and maintenance of recombination, at least in adaptive scenarios.</w:t>
      </w:r>
    </w:p>
    <w:p w:rsidR="003012BC" w:rsidRDefault="003012BC" w:rsidP="003012BC">
      <w:pPr>
        <w:keepNext/>
        <w:jc w:val="center"/>
      </w:pPr>
      <w:r>
        <w:rPr>
          <w:noProof/>
        </w:rPr>
        <w:drawing>
          <wp:inline distT="0" distB="0" distL="0" distR="0" wp14:anchorId="566457B4" wp14:editId="62856BFB">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Default="003012BC" w:rsidP="003012BC">
      <w:pPr>
        <w:pStyle w:val="Caption"/>
        <w:jc w:val="center"/>
      </w:pPr>
      <w:r>
        <w:t xml:space="preserve">Figure </w:t>
      </w:r>
      <w:fldSimple w:instr=" SEQ Figure \* ARABIC ">
        <w:r w:rsidR="006E5183">
          <w:rPr>
            <w:noProof/>
          </w:rPr>
          <w:t>5</w:t>
        </w:r>
      </w:fldSimple>
      <w:r>
        <w:t xml:space="preserve"> - </w:t>
      </w:r>
      <w:r w:rsidRPr="003012BC">
        <w:t>invasion_combined_tau_5_pop_sizes_2014-02-26</w:t>
      </w:r>
      <w:r w:rsidR="00B21813">
        <w:t xml:space="preserve"> – </w:t>
      </w:r>
      <w:r w:rsidR="00B21813" w:rsidRPr="00B21813">
        <w:rPr>
          <w:highlight w:val="red"/>
        </w:rPr>
        <w:t xml:space="preserve">TRY </w:t>
      </w:r>
      <w:proofErr w:type="spellStart"/>
      <w:r w:rsidR="00B21813" w:rsidRPr="00B21813">
        <w:rPr>
          <w:highlight w:val="red"/>
        </w:rPr>
        <w:t>pi~phi</w:t>
      </w:r>
      <w:proofErr w:type="spellEnd"/>
      <w:r w:rsidR="00B21813" w:rsidRPr="00B21813">
        <w:rPr>
          <w:highlight w:val="red"/>
        </w:rPr>
        <w:t>, group=N</w:t>
      </w:r>
    </w:p>
    <w:p w:rsidR="00B21813" w:rsidRPr="00B21813" w:rsidRDefault="00B21813" w:rsidP="00B21813"/>
    <w:p w:rsidR="005812EA" w:rsidRDefault="005812EA" w:rsidP="005812EA"/>
    <w:p w:rsidR="005812EA" w:rsidRPr="005812EA" w:rsidRDefault="005812EA" w:rsidP="005812EA">
      <w:r>
        <w:rPr>
          <w:noProof/>
        </w:rPr>
        <w:drawing>
          <wp:inline distT="0" distB="0" distL="0" distR="0" wp14:anchorId="338C62FC" wp14:editId="2BBE3F7B">
            <wp:extent cx="5725160" cy="4913630"/>
            <wp:effectExtent l="0" t="0" r="8890" b="1270"/>
            <wp:docPr id="7" name="Picture 7" descr="D:\workspace\mamba\simarba\analysis\invasion_invasion_combined_heatmap_N_1e6_2014-0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invasion_combined_heatmap_N_1e6_2014-03-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6E5183" w:rsidRDefault="005812EA" w:rsidP="005812EA">
      <w:pPr>
        <w:spacing w:after="200" w:line="276" w:lineRule="auto"/>
        <w:jc w:val="center"/>
      </w:pPr>
      <w:r>
        <w:rPr>
          <w:b/>
          <w:bCs/>
          <w:color w:val="4F81BD" w:themeColor="accent1"/>
          <w:sz w:val="18"/>
          <w:szCs w:val="18"/>
        </w:rPr>
        <w:t xml:space="preserve">Figure 5 alternative for pop size 1e6 - </w:t>
      </w:r>
      <w:r w:rsidRPr="005812EA">
        <w:rPr>
          <w:b/>
          <w:bCs/>
          <w:color w:val="4F81BD" w:themeColor="accent1"/>
          <w:sz w:val="18"/>
          <w:szCs w:val="18"/>
        </w:rPr>
        <w:t>invasion_invasion_combined_heatmap_N_1e6_2014-03-04</w:t>
      </w:r>
      <w:r w:rsidR="00A111C5">
        <w:t xml:space="preserve"> – </w:t>
      </w:r>
      <w:r w:rsidR="00A111C5" w:rsidRPr="00A111C5">
        <w:rPr>
          <w:highlight w:val="red"/>
        </w:rPr>
        <w:t>make another one for N=1e5</w:t>
      </w:r>
      <w:r w:rsidR="006E5183">
        <w:br w:type="page"/>
      </w:r>
    </w:p>
    <w:p w:rsidR="00A111C5" w:rsidRDefault="00A111C5" w:rsidP="00A111C5">
      <w:r>
        <w:lastRenderedPageBreak/>
        <w:t>So far we focused on scenarios in which the recombination modifier increased the recombination rate by an order of magnitude, for example, from 0.0003 to 0.003. Another type of recombination modifier may, instead, switch 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A111C5">
      <w:r>
        <w:t xml:space="preserve">Competitions with this kind of recombination modifiers (Figure 6) show that </w:t>
      </w:r>
      <w:r w:rsidR="006E5183">
        <w:t>S</w:t>
      </w:r>
      <w:r>
        <w:t>IM was always most advantageous;</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6E5183" w:rsidP="006E5183">
      <w:pPr>
        <w:keepNext/>
        <w:spacing w:after="200" w:line="276" w:lineRule="auto"/>
        <w:ind w:firstLine="0"/>
        <w:jc w:val="center"/>
      </w:pPr>
      <w:r>
        <w:rPr>
          <w:noProof/>
        </w:rPr>
        <w:drawing>
          <wp:inline distT="0" distB="0" distL="0" distR="0" wp14:anchorId="3C9614AC" wp14:editId="64A3CCCB">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fldSimple w:instr=" SEQ Figure \* ARABIC ">
        <w:r>
          <w:rPr>
            <w:noProof/>
          </w:rPr>
          <w:t>6</w:t>
        </w:r>
      </w:fldSimple>
      <w:r>
        <w:t xml:space="preserve"> - </w:t>
      </w:r>
      <w:r w:rsidRPr="006E5183">
        <w:t>invasion_SIMvsCMvsNM_asexuals_2014-03-10</w:t>
      </w:r>
      <w:r w:rsidR="00A111C5">
        <w:t xml:space="preserve"> – </w:t>
      </w:r>
      <w:r w:rsidR="00A111C5" w:rsidRPr="00A111C5">
        <w:rPr>
          <w:highlight w:val="red"/>
        </w:rPr>
        <w:t>make smaller figure</w:t>
      </w:r>
    </w:p>
    <w:p w:rsidR="00A111C5" w:rsidRPr="00A111C5" w:rsidRDefault="00A111C5" w:rsidP="00A111C5">
      <w:pPr>
        <w:jc w:val="center"/>
      </w:pPr>
      <w:r w:rsidRPr="00A111C5">
        <w:rPr>
          <w:highlight w:val="red"/>
        </w:rPr>
        <w:t>MORE SIMULATIONS</w:t>
      </w:r>
    </w:p>
    <w:p w:rsidR="00E26B2F" w:rsidRPr="00901526" w:rsidRDefault="00E26B2F" w:rsidP="00E26B2F">
      <w:pPr>
        <w:pStyle w:val="Heading2"/>
        <w:rPr>
          <w:rFonts w:asciiTheme="minorHAnsi" w:hAnsiTheme="minorHAnsi"/>
        </w:rPr>
      </w:pPr>
      <w:r w:rsidRPr="00901526">
        <w:rPr>
          <w:rFonts w:asciiTheme="minorHAnsi" w:hAnsiTheme="minorHAnsi"/>
        </w:rPr>
        <w:lastRenderedPageBreak/>
        <w:t>Adaptation time</w:t>
      </w:r>
    </w:p>
    <w:p w:rsidR="00901526" w:rsidRDefault="000F32FA" w:rsidP="00A111C5">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the average time until the population is adapted after an environmental change.</w:t>
      </w:r>
    </w:p>
    <w:p w:rsidR="00E95AD3" w:rsidRDefault="000F32FA" w:rsidP="00B365DB">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us (</w:t>
      </w:r>
      <w:r w:rsidR="00A111C5">
        <w:rPr>
          <w:rFonts w:eastAsiaTheme="majorEastAsia"/>
          <w:i/>
          <w:iCs/>
        </w:rPr>
        <w:t xml:space="preserve">i.e. </w:t>
      </w:r>
      <w:r w:rsidR="00A111C5">
        <w:rPr>
          <w:rFonts w:eastAsiaTheme="majorEastAsia"/>
        </w:rPr>
        <w:t>the same modifier in all individuals</w:t>
      </w:r>
      <w:r>
        <w:rPr>
          <w:rFonts w:eastAsiaTheme="majorEastAsia"/>
        </w:rPr>
        <w:t xml:space="preserve">) with different levels of mutation rate increase </w:t>
      </w:r>
      <w:r w:rsidR="0047230E">
        <w:rPr>
          <w:rFonts w:eastAsiaTheme="majorEastAsia"/>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 xml:space="preserve">tions required for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F94A6B">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23487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23487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w:t>
      </w:r>
      <w:proofErr w:type="spellStart"/>
      <w:r>
        <w:rPr>
          <w:rFonts w:eastAsiaTheme="majorEastAsia"/>
        </w:rPr>
        <w:t>rachet</w:t>
      </w:r>
      <w:proofErr w:type="spellEnd"/>
      <w:r>
        <w:rPr>
          <w:rFonts w:eastAsiaTheme="majorEastAsia"/>
        </w:rPr>
        <w:t xml:space="preserve">),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F13911" w:rsidP="000F32FA">
      <w:pPr>
        <w:keepNext/>
        <w:jc w:val="center"/>
      </w:pPr>
      <w:r>
        <w:rPr>
          <w:rFonts w:eastAsiaTheme="majorEastAsia" w:cstheme="majorBidi"/>
          <w:b/>
          <w:bCs/>
          <w:noProof/>
          <w:color w:val="4F81BD" w:themeColor="accent1"/>
          <w:sz w:val="26"/>
          <w:szCs w:val="26"/>
        </w:rPr>
        <w:lastRenderedPageBreak/>
        <w:drawing>
          <wp:inline distT="0" distB="0" distL="0" distR="0" wp14:anchorId="5B46AE3E" wp14:editId="41977364">
            <wp:extent cx="5725160" cy="4913630"/>
            <wp:effectExtent l="0" t="0" r="8890" b="1270"/>
            <wp:docPr id="4" name="Picture 4" descr="D:\workspace\mamba\simarba\analysis\adaptation_NR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NR_2014-03-1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F13911" w:rsidRDefault="00901526" w:rsidP="00F13911">
      <w:pPr>
        <w:pStyle w:val="Caption"/>
        <w:jc w:val="center"/>
      </w:pPr>
      <w:r>
        <w:t xml:space="preserve">Figure </w:t>
      </w:r>
      <w:fldSimple w:instr=" SEQ Figure \* ARABIC ">
        <w:r w:rsidR="006E5183">
          <w:rPr>
            <w:noProof/>
          </w:rPr>
          <w:t>7</w:t>
        </w:r>
      </w:fldSimple>
      <w:r>
        <w:t xml:space="preserve"> - </w:t>
      </w:r>
      <w:r w:rsidR="00F13911" w:rsidRPr="00F13911">
        <w:t>adaptation_NR_2014-03-10</w:t>
      </w:r>
    </w:p>
    <w:p w:rsidR="007817E7" w:rsidRDefault="007817E7" w:rsidP="007817E7"/>
    <w:p w:rsidR="007817E7" w:rsidRPr="007817E7" w:rsidRDefault="00A16991" w:rsidP="007817E7">
      <w:r>
        <w:rPr>
          <w:noProof/>
        </w:rPr>
        <w:lastRenderedPageBreak/>
        <w:drawing>
          <wp:inline distT="0" distB="0" distL="0" distR="0" wp14:anchorId="6A328843" wp14:editId="2FA25060">
            <wp:extent cx="5731510" cy="491299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ation_NR_tau_10_2014-05-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rsidR="00606643" w:rsidRDefault="007817E7" w:rsidP="00A16991">
      <w:pPr>
        <w:pStyle w:val="Caption"/>
        <w:jc w:val="center"/>
      </w:pPr>
      <w:r>
        <w:t xml:space="preserve">Figure </w:t>
      </w:r>
      <w:fldSimple w:instr=" SEQ Figure \* ARABIC ">
        <w:r>
          <w:rPr>
            <w:noProof/>
          </w:rPr>
          <w:t>7</w:t>
        </w:r>
      </w:fldSimple>
      <w:r w:rsidR="00D113A8">
        <w:rPr>
          <w:noProof/>
        </w:rPr>
        <w:t>’</w:t>
      </w:r>
      <w:r>
        <w:t xml:space="preserve"> - </w:t>
      </w:r>
      <w:r w:rsidR="00A16991" w:rsidRPr="00A16991">
        <w:t>adap</w:t>
      </w:r>
      <w:r w:rsidR="00A16991">
        <w:t>tation_NR_tau_10_2014-05-13</w:t>
      </w:r>
    </w:p>
    <w:p w:rsidR="00A113FA" w:rsidRPr="00A113FA" w:rsidRDefault="00A113FA" w:rsidP="00A113FA">
      <w:r>
        <w:rPr>
          <w:noProof/>
        </w:rPr>
        <w:lastRenderedPageBreak/>
        <w:drawing>
          <wp:inline distT="0" distB="0" distL="0" distR="0" wp14:anchorId="00F24B25" wp14:editId="6A397CDE">
            <wp:extent cx="5725160" cy="3821430"/>
            <wp:effectExtent l="0" t="0" r="8890" b="7620"/>
            <wp:docPr id="8" name="Picture 8" descr="D:\workspace\mamba\simarba\analysis\adaptation_time_appr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time_approx.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5160" cy="3821430"/>
                    </a:xfrm>
                    <a:prstGeom prst="rect">
                      <a:avLst/>
                    </a:prstGeom>
                    <a:noFill/>
                    <a:ln>
                      <a:noFill/>
                    </a:ln>
                  </pic:spPr>
                </pic:pic>
              </a:graphicData>
            </a:graphic>
          </wp:inline>
        </w:drawing>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6"/>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942B1">
        <w:rPr>
          <w:rFonts w:eastAsia="Times New Roman"/>
        </w:rPr>
        <w:t>ir results suggest that even ra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942B1">
      <w:pPr>
        <w:rPr>
          <w:rFonts w:eastAsia="Times New Roman"/>
        </w:rPr>
      </w:pPr>
      <w:r w:rsidRPr="00721F05">
        <w:rPr>
          <w:rFonts w:eastAsia="Times New Roman"/>
        </w:rPr>
        <w:t xml:space="preserve">Levin and Cornejo </w:t>
      </w:r>
      <w:r w:rsidRPr="00721F05">
        <w:rPr>
          <w:rFonts w:eastAsia="Times New Roman"/>
        </w:rPr>
        <w:fldChar w:fldCharType="begin" w:fldLock="1"/>
      </w:r>
      <w:r w:rsidR="00234877">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C861BA" w:rsidRPr="00721F05" w:rsidRDefault="000B2FF0" w:rsidP="00AE1BCC">
      <w:r>
        <w:rPr>
          <w:rFonts w:eastAsia="Times New Roman"/>
        </w:rPr>
        <w:t xml:space="preserve">Dawson </w:t>
      </w:r>
      <w:r>
        <w:rPr>
          <w:rFonts w:eastAsia="Times New Roman"/>
        </w:rPr>
        <w:fldChar w:fldCharType="begin" w:fldLock="1"/>
      </w:r>
      <w:r w:rsidR="00234877">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r w:rsidR="00C861BA" w:rsidRPr="00B360AC">
        <w:t xml:space="preserve">Sloan and </w:t>
      </w:r>
      <w:proofErr w:type="spellStart"/>
      <w:r w:rsidR="00C861BA" w:rsidRPr="00B360AC">
        <w:t>Panjeti</w:t>
      </w:r>
      <w:proofErr w:type="spellEnd"/>
      <w:r w:rsidRPr="00B360AC">
        <w:t xml:space="preserve"> </w:t>
      </w:r>
      <w:r w:rsidRPr="00B360AC">
        <w:fldChar w:fldCharType="begin" w:fldLock="1"/>
      </w:r>
      <w:r w:rsidR="00234877">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Pr="00B360AC">
        <w:fldChar w:fldCharType="separate"/>
      </w:r>
      <w:r w:rsidRPr="00B360AC">
        <w:rPr>
          <w:noProof/>
        </w:rPr>
        <w:t>(2010)</w:t>
      </w:r>
      <w:r w:rsidRPr="00B360AC">
        <w:fldChar w:fldCharType="end"/>
      </w:r>
      <w:r w:rsidR="000A5658">
        <w:t xml:space="preserve"> further studied this interaction between mutation and recombination by simulating</w:t>
      </w:r>
      <w:r>
        <w:t xml:space="preserve"> invasions of asexual</w:t>
      </w:r>
      <w:r w:rsidR="000A5658">
        <w:t xml:space="preserve"> individuals</w:t>
      </w:r>
      <w:r>
        <w:t xml:space="preserve"> into sexual populations at a mutation-selection balance, without beneficial mutations or adaptation, and with </w:t>
      </w:r>
      <w:r w:rsidR="000A5658">
        <w:t>the "</w:t>
      </w:r>
      <w:r>
        <w:t>cost of fidelity". In their simulations</w:t>
      </w:r>
      <w:r w:rsidR="000A5658">
        <w:t>, asexual reproduction</w:t>
      </w:r>
      <w:r>
        <w:t xml:space="preserve"> successfully invaded sexual</w:t>
      </w:r>
      <w:r w:rsidR="000A5658">
        <w:t xml:space="preserve">ly reproducing </w:t>
      </w:r>
      <w:r>
        <w:t>population</w:t>
      </w:r>
      <w:r w:rsidR="000A5658">
        <w:t xml:space="preserve">s </w:t>
      </w:r>
      <w:r>
        <w:t xml:space="preserve">by evolving a lower mutation rate. </w:t>
      </w:r>
      <w:r w:rsidR="000A5658">
        <w:t xml:space="preserve">They claimed that this further exacerbate the paradox of sex, as sex leads to higher mutation rates, making the population sensitive to invasion by </w:t>
      </w:r>
      <w:proofErr w:type="spellStart"/>
      <w:r w:rsidR="000A5658">
        <w:t>asexuals</w:t>
      </w:r>
      <w:proofErr w:type="spellEnd"/>
      <w:r w:rsidR="000A5658">
        <w:t xml:space="preserve"> with lower mutation rates. In terms of our study, this suggests that in stable environments modifiers that reduce both the rate of mutation and recombination will successfully invade 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C861BA" w:rsidRPr="00721F05" w:rsidRDefault="00C861BA" w:rsidP="00E56CE3"/>
    <w:p w:rsidR="000E7665" w:rsidRPr="00721F05" w:rsidRDefault="000E7665" w:rsidP="00E56CE3">
      <w:r w:rsidRPr="00721F05">
        <w:lastRenderedPageBreak/>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9A53A3" w:rsidP="00234877">
      <w:r>
        <w:t>In our model, r</w:t>
      </w:r>
      <w:r w:rsidR="008737FF" w:rsidRPr="00721F05">
        <w:t xml:space="preserve">ecombination occurs by bacterial transformation </w:t>
      </w:r>
      <w:r w:rsidR="00DE534D" w:rsidRPr="00721F05">
        <w:fldChar w:fldCharType="begin" w:fldLock="1"/>
      </w:r>
      <w:r w:rsidR="0023487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008737FF" w:rsidRPr="00721F05">
        <w:t xml:space="preserve">. This mechanism allows individual cells to recombine foreign DNA into their genome. </w:t>
      </w:r>
      <w:r>
        <w:t>We concentrated on this mechanism because, o</w:t>
      </w:r>
      <w:r w:rsidR="008737FF" w:rsidRPr="00721F05">
        <w:t>f the three known mechanisms for bacterial horizontal gene transfer (</w:t>
      </w:r>
      <w:r>
        <w:t xml:space="preserve">together with </w:t>
      </w:r>
      <w:r w:rsidR="008737FF" w:rsidRPr="00721F05">
        <w:t xml:space="preserve">conjugation and transduction), transformation is the only one actively regulated by the cells and the most likely to have evolved due to its adaptive properties </w:t>
      </w:r>
      <w:r w:rsidR="00DE534D" w:rsidRPr="00721F05">
        <w:fldChar w:fldCharType="begin" w:fldLock="1"/>
      </w:r>
      <w:r w:rsidR="00234877">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00DE534D" w:rsidRPr="00721F05">
        <w:fldChar w:fldCharType="separate"/>
      </w:r>
      <w:r w:rsidRPr="009A53A3">
        <w:rPr>
          <w:noProof/>
        </w:rPr>
        <w:t>(Redfield 1993; Matic, Taddei, and Radman 1996; Redfield, Schrag, and Dean 1997; Tenaillon et al. 2001)</w:t>
      </w:r>
      <w:r w:rsidR="00DE534D" w:rsidRPr="00721F05">
        <w:fldChar w:fldCharType="end"/>
      </w:r>
      <w:r w:rsidR="009C5297">
        <w:t>. In addition, transformation has been suggested as the precursor of eukaryotic meiosis</w:t>
      </w:r>
      <w:r w:rsidR="00560532">
        <w:t xml:space="preserve"> and to be regulated by stress</w:t>
      </w:r>
      <w:r w:rsidR="009C5297">
        <w:t xml:space="preserve"> </w:t>
      </w:r>
      <w:r w:rsidR="009C5297">
        <w:fldChar w:fldCharType="begin" w:fldLock="1"/>
      </w:r>
      <w:r w:rsidR="00234877">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rsidR="009C5297">
        <w:fldChar w:fldCharType="separate"/>
      </w:r>
      <w:r w:rsidR="009C5297" w:rsidRPr="009C5297">
        <w:rPr>
          <w:noProof/>
        </w:rPr>
        <w:t>(Bernstein and Bernstein 2010)</w:t>
      </w:r>
      <w:r w:rsidR="009C5297">
        <w:fldChar w:fldCharType="end"/>
      </w:r>
      <w:r>
        <w:t xml:space="preserve">. </w:t>
      </w:r>
      <w:r w:rsidR="00282723">
        <w:t xml:space="preserve">A recent study in </w:t>
      </w:r>
      <w:r w:rsidR="00282723" w:rsidRPr="00282723">
        <w:rPr>
          <w:i/>
          <w:iCs/>
        </w:rPr>
        <w:t>Streptococcus pneumonia</w:t>
      </w:r>
      <w:r w:rsidR="00282723">
        <w:t xml:space="preserve"> </w:t>
      </w:r>
      <w:r w:rsidR="00282723">
        <w:fldChar w:fldCharType="begin" w:fldLock="1"/>
      </w:r>
      <w:r w:rsidR="00234877">
        <w:instrText>ADDIN CSL_CITATION { "citationItems" : [ { "id" : "ITEM-1", "itemData" : { "DOI" : "10.1371/journal.ppat.1003758", "ISSN" : "1553-7374", "PMID" : "24244172", "abstract" : "Natural transformation has significant effects on bacterial genome evolution, but the evolutionary factors maintaining this mode of bacterial sex remain uncertain. Transformation is hypothesized to have both positive and negative evolutionary effects on bacteria. It can facilitate adaptation by combining beneficial mutations into a single individual, or reduce the mutational load by exposing deleterious alleles to natural selection. Alternatively, it may expose transformed cells to damaged or otherwise mutated environmental DNA and is energetically expensive. Here, we examine the long-term effects of transformation in the naturally competent species Streptococcus pneumoniae by evolving populations of wild-type and competence-deficient strains in chemostats for 1000 generations. Half of these populations were exposed to periodic mild stress to examine context-dependent benefits of transformation. We find that competence reduces fitness gain under benign conditions; however, these costs are reduced in the presence of periodic stress. Using whole genome re-sequencing, we show that competent populations fix fewer new mutations and that competence prevents the emergence of mutators. Our results show that during evolution in benign conditions competence helps maintain genome stability but is evolutionary costly; however, during periods of stress this same conservativism enables cells to retain fitness in the face of new mutations, showing for the first time that the benefits of transformation are context dependent.", "author" : [ { "dropping-particle" : "", "family" : "Engelmoer", "given" : "Daniel J.P.", "non-dropping-particle" : "", "parse-names" : false, "suffix" : "" }, { "dropping-particle" : "", "family" : "Donaldson", "given" : "Ian", "non-dropping-particle" : "", "parse-names" : false, "suffix" : "" }, { "dropping-particle" : "", "family" : "Rozen", "given" : "Daniel E.", "non-dropping-particle" : "", "parse-names" : false, "suffix" : "" } ], "container-title" : "PLoS pathogens", "id" : "ITEM-1", "issue" : "11", "issued" : { "date-parts" : [ [ "2013", "11" ] ] }, "page" : "e1003758", "title" : "Conservative Sex and the Benefits of Transformation in Streptococcus pneumoniae.", "type" : "article-journal", "volume" : "9" }, "uris" : [ "http://www.mendeley.com/documents/?uuid=96265103-5956-4803-afb4-1b193191da6f" ] } ], "mendeley" : { "previouslyFormattedCitation" : "(Engelmoer, Donaldson, and Rozen 2013)" }, "properties" : { "noteIndex" : 0 }, "schema" : "https://github.com/citation-style-language/schema/raw/master/csl-citation.json" }</w:instrText>
      </w:r>
      <w:r w:rsidR="00282723">
        <w:fldChar w:fldCharType="separate"/>
      </w:r>
      <w:r w:rsidR="00282723" w:rsidRPr="00282723">
        <w:rPr>
          <w:noProof/>
        </w:rPr>
        <w:t>(Engelmoer, Donaldson, and Rozen 2013)</w:t>
      </w:r>
      <w:r w:rsidR="00282723">
        <w:fldChar w:fldCharType="end"/>
      </w:r>
      <w:r w:rsidR="00282723">
        <w:t xml:space="preserve"> found that transformation is </w:t>
      </w:r>
      <w:r w:rsidR="000A33B4">
        <w:t xml:space="preserve">more favorable under stress; that this advantage is due to the reduction of mutational load; and that it limits the fixation of mutator alleles. </w:t>
      </w:r>
      <w:r w:rsidR="000A33B4" w:rsidRPr="000A33B4">
        <w:rPr>
          <w:highlight w:val="yellow"/>
        </w:rPr>
        <w:t xml:space="preserve">Our theoretical results are in agreement with these results. However, </w:t>
      </w:r>
      <w:r w:rsidR="00234877">
        <w:rPr>
          <w:highlight w:val="yellow"/>
        </w:rPr>
        <w:t xml:space="preserve">stress-induced mutagenesis has been documents in </w:t>
      </w:r>
      <w:r w:rsidR="00234877">
        <w:rPr>
          <w:i/>
          <w:iCs/>
          <w:highlight w:val="yellow"/>
        </w:rPr>
        <w:t xml:space="preserve">S. pneumonia </w:t>
      </w:r>
      <w:r w:rsidR="00234877">
        <w:rPr>
          <w:highlight w:val="yellow"/>
        </w:rPr>
        <w:t xml:space="preserve">under similar stress conditions </w:t>
      </w:r>
      <w:r w:rsidR="00234877">
        <w:rPr>
          <w:highlight w:val="yellow"/>
        </w:rPr>
        <w:fldChar w:fldCharType="begin" w:fldLock="1"/>
      </w:r>
      <w:r w:rsidR="00234877">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Livermore, and Hall 2006)" }, "properties" : { "noteIndex" : 0 }, "schema" : "https://github.com/citation-style-language/schema/raw/master/csl-citation.json" }</w:instrText>
      </w:r>
      <w:r w:rsidR="00234877">
        <w:rPr>
          <w:highlight w:val="yellow"/>
        </w:rPr>
        <w:fldChar w:fldCharType="separate"/>
      </w:r>
      <w:r w:rsidR="00234877" w:rsidRPr="00234877">
        <w:rPr>
          <w:noProof/>
          <w:highlight w:val="yellow"/>
        </w:rPr>
        <w:t>(Henderson-Begg, Livermore, and Hall 2006)</w:t>
      </w:r>
      <w:r w:rsidR="00234877">
        <w:rPr>
          <w:highlight w:val="yellow"/>
        </w:rPr>
        <w:fldChar w:fldCharType="end"/>
      </w:r>
      <w:r w:rsidR="00234877">
        <w:rPr>
          <w:highlight w:val="yellow"/>
        </w:rPr>
        <w:t xml:space="preserve">, and </w:t>
      </w:r>
      <w:r w:rsidR="000A33B4" w:rsidRPr="000A33B4">
        <w:rPr>
          <w:highlight w:val="yellow"/>
        </w:rPr>
        <w:t>our results suggest that stress-induced mutators will not be limited by transformation, at least no</w:t>
      </w:r>
      <w:r w:rsidR="00234877">
        <w:rPr>
          <w:highlight w:val="yellow"/>
        </w:rPr>
        <w:t>t</w:t>
      </w:r>
      <w:r w:rsidR="000A33B4" w:rsidRPr="000A33B4">
        <w:rPr>
          <w:highlight w:val="yellow"/>
        </w:rPr>
        <w:t xml:space="preserve"> to the extent that constitutive mutators are.</w:t>
      </w:r>
      <w:r w:rsidR="000A33B4">
        <w:t xml:space="preserve"> </w:t>
      </w:r>
    </w:p>
    <w:p w:rsidR="001D305B" w:rsidRDefault="001D305B" w:rsidP="00B360AC"/>
    <w:p w:rsidR="007369B1" w:rsidRDefault="00984CCE" w:rsidP="001D305B">
      <w:r>
        <w:t>In addition to</w:t>
      </w:r>
      <w:r w:rsidR="00B360AC">
        <w:t xml:space="preserve"> stress-induced mutagenesis, which was discussed in the introduction, </w:t>
      </w:r>
      <w:r w:rsidR="001D305B">
        <w:t>our model</w:t>
      </w:r>
      <w:r w:rsidR="00B360AC">
        <w:t xml:space="preserve"> includes two </w:t>
      </w:r>
      <w:r w:rsidR="001D305B">
        <w:t xml:space="preserve">more </w:t>
      </w:r>
      <w:r w:rsidR="00B360AC">
        <w:t xml:space="preserve">strategies for </w:t>
      </w:r>
      <w:r w:rsidR="001D305B">
        <w:t>generating</w:t>
      </w:r>
      <w:r w:rsidR="00B360AC">
        <w:t xml:space="preserve"> genetic variation: (</w:t>
      </w:r>
      <w:proofErr w:type="spellStart"/>
      <w:r w:rsidR="00B360AC">
        <w:t>i</w:t>
      </w:r>
      <w:proofErr w:type="spellEnd"/>
      <w:r w:rsidR="00B360AC">
        <w:t>) s</w:t>
      </w:r>
      <w:r w:rsidR="00C861BA" w:rsidRPr="00721F05">
        <w:t>tress-induced reco</w:t>
      </w:r>
      <w:r w:rsidR="00B360AC">
        <w:t xml:space="preserve">mbination </w:t>
      </w:r>
      <w:r w:rsidR="00C861BA" w:rsidRPr="00721F05">
        <w:t xml:space="preserve">has been documented in bacteria </w:t>
      </w:r>
      <w:r w:rsidR="00C861BA" w:rsidRPr="00721F05">
        <w:fldChar w:fldCharType="begin" w:fldLock="1"/>
      </w:r>
      <w:r w:rsidR="00234877">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234877">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234877">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234877">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rsidR="00B360AC">
        <w:t>;</w:t>
      </w:r>
      <w:r w:rsidR="009A53A3">
        <w:t xml:space="preserve"> </w:t>
      </w:r>
      <w:r w:rsidR="001D305B">
        <w:t>(ii) s</w:t>
      </w:r>
      <w:r w:rsidR="00B360AC">
        <w:t>imultaneous i</w:t>
      </w:r>
      <w:r w:rsidR="009A53A3">
        <w:t xml:space="preserve">nduction of both recombination and mutation by stress is supported by findings </w:t>
      </w:r>
      <w:r w:rsidR="00B360AC">
        <w:t xml:space="preserve">that </w:t>
      </w:r>
      <w:r w:rsidR="007369B1" w:rsidRPr="00721F05">
        <w:t>mutation is correlated with recombination and regulated by the same mechanisms</w:t>
      </w:r>
      <w:r w:rsidR="00B360AC">
        <w:t xml:space="preserve"> in </w:t>
      </w:r>
      <w:r w:rsidR="00B360AC">
        <w:rPr>
          <w:i/>
          <w:iCs/>
        </w:rPr>
        <w:t>E. coli</w:t>
      </w:r>
      <w:r w:rsidR="007369B1" w:rsidRPr="00721F05">
        <w:t xml:space="preserve"> </w:t>
      </w:r>
      <w:r w:rsidR="007369B1" w:rsidRPr="00721F05">
        <w:fldChar w:fldCharType="begin" w:fldLock="1"/>
      </w:r>
      <w:r w:rsidR="00234877">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rsidR="00B360AC">
        <w:t xml:space="preserve"> Together with constitutive mutation and recombination modifiers, </w:t>
      </w:r>
      <w:r w:rsidR="001D305B">
        <w:t>this article includes</w:t>
      </w:r>
      <w:r w:rsidR="00B360AC">
        <w:t xml:space="preserve"> a </w:t>
      </w:r>
      <w:r w:rsidR="001D305B">
        <w:t>varied</w:t>
      </w:r>
      <w:r w:rsidR="00B360AC">
        <w:t xml:space="preserve"> </w:t>
      </w:r>
      <w:r w:rsidR="001D305B">
        <w:t>collection</w:t>
      </w:r>
      <w:r w:rsidR="00B360AC">
        <w:t xml:space="preserve"> of </w:t>
      </w:r>
      <w:r w:rsidR="001D305B">
        <w:t xml:space="preserve">variation-generating </w:t>
      </w:r>
      <w:r w:rsidR="00B360AC">
        <w:t xml:space="preserve">strategies (see summary in Table 1). </w:t>
      </w:r>
    </w:p>
    <w:p w:rsidR="00B360AC" w:rsidRPr="00721F05" w:rsidRDefault="00B360AC" w:rsidP="009A53A3"/>
    <w:p w:rsidR="008942B1" w:rsidRPr="00721F05" w:rsidRDefault="001D305B" w:rsidP="001D305B">
      <w:r>
        <w:t>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w:t>
      </w:r>
      <w:r>
        <w:t>o t</w:t>
      </w:r>
      <w:r w:rsidR="00762A9E">
        <w:t>he</w:t>
      </w:r>
      <w:r w:rsidR="008942B1">
        <w:t xml:space="preserve"> ecology and evolution of </w:t>
      </w:r>
      <w:r w:rsidR="0091743C">
        <w:t>microbes</w:t>
      </w:r>
      <w:r w:rsidR="00762A9E">
        <w:t xml:space="preserve"> </w:t>
      </w:r>
      <w:r w:rsidR="00762A9E">
        <w:fldChar w:fldCharType="begin" w:fldLock="1"/>
      </w:r>
      <w:r w:rsidR="00234877">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234877">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and virulence factors </w:t>
      </w:r>
      <w:r w:rsidR="004979BE" w:rsidRPr="004979BE">
        <w:fldChar w:fldCharType="begin" w:fldLock="1"/>
      </w:r>
      <w:r w:rsidR="00234877">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rsidR="00D66FD1">
        <w:lastRenderedPageBreak/>
        <w:t>d</w:t>
      </w:r>
      <w:r w:rsidR="008942B1" w:rsidRPr="00721F05">
        <w:t>esign</w:t>
      </w:r>
      <w:r w:rsidR="00D66FD1">
        <w:t>ing</w:t>
      </w:r>
      <w:r w:rsidR="008942B1" w:rsidRPr="00721F05">
        <w:t xml:space="preserve"> antibiotic treatment </w:t>
      </w:r>
      <w:r w:rsidR="004979BE">
        <w:t>policies</w:t>
      </w:r>
      <w:r w:rsidR="008942B1" w:rsidRPr="00721F05">
        <w:t xml:space="preserve"> </w:t>
      </w:r>
      <w:r w:rsidR="008942B1" w:rsidRPr="00721F05">
        <w:fldChar w:fldCharType="begin" w:fldLock="1"/>
      </w:r>
      <w:r w:rsidR="00234877">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rsidR="00D66FD1">
        <w:t xml:space="preserve">, </w:t>
      </w:r>
      <w:r w:rsidR="008942B1" w:rsidRPr="00721F05">
        <w:t xml:space="preserve">pesticide application </w:t>
      </w:r>
      <w:r w:rsidR="008942B1" w:rsidRPr="00721F05">
        <w:fldChar w:fldCharType="begin" w:fldLock="1"/>
      </w:r>
      <w:r w:rsidR="0023487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rsidR="00D66FD1">
        <w:t xml:space="preserve"> and industrial fermentation processes </w:t>
      </w:r>
      <w:r w:rsidR="00D66FD1">
        <w:fldChar w:fldCharType="begin" w:fldLock="1"/>
      </w:r>
      <w:r w:rsidR="00234877">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rsidR="00D66FD1">
        <w:fldChar w:fldCharType="separate"/>
      </w:r>
      <w:r w:rsidR="00D66FD1" w:rsidRPr="00D66FD1">
        <w:rPr>
          <w:noProof/>
        </w:rPr>
        <w:t>(Machielsen et al. 2010)</w:t>
      </w:r>
      <w:r w:rsidR="00D66FD1">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rsidR="00D66FD1">
        <w:t>,</w:t>
      </w:r>
      <w:r w:rsidR="008942B1" w:rsidRPr="00721F05">
        <w:t xml:space="preserve"> and metastasis </w:t>
      </w:r>
      <w:r w:rsidR="008942B1" w:rsidRPr="00721F05">
        <w:fldChar w:fldCharType="begin" w:fldLock="1"/>
      </w:r>
      <w:r w:rsidR="00234877">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
        <w:r w:rsidR="006E5183">
          <w:rPr>
            <w:noProof/>
          </w:rPr>
          <w:t>8</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rPr>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rsidRPr="00BE6BF6">
        <w:rPr>
          <w:highlight w:val="yellow"/>
        </w:rPr>
        <w:t xml:space="preserve">Figure </w:t>
      </w:r>
      <w:r w:rsidR="00D0044C" w:rsidRPr="00BE6BF6">
        <w:rPr>
          <w:highlight w:val="yellow"/>
        </w:rPr>
        <w:fldChar w:fldCharType="begin"/>
      </w:r>
      <w:r w:rsidR="00D0044C" w:rsidRPr="00BE6BF6">
        <w:rPr>
          <w:highlight w:val="yellow"/>
        </w:rPr>
        <w:instrText xml:space="preserve"> SEQ Figure \* ARABIC </w:instrText>
      </w:r>
      <w:r w:rsidR="00D0044C" w:rsidRPr="00BE6BF6">
        <w:rPr>
          <w:highlight w:val="yellow"/>
        </w:rPr>
        <w:fldChar w:fldCharType="separate"/>
      </w:r>
      <w:r w:rsidR="006E5183" w:rsidRPr="00BE6BF6">
        <w:rPr>
          <w:noProof/>
          <w:highlight w:val="yellow"/>
        </w:rPr>
        <w:t>9</w:t>
      </w:r>
      <w:r w:rsidR="00D0044C" w:rsidRPr="00BE6BF6">
        <w:rPr>
          <w:noProof/>
          <w:highlight w:val="yellow"/>
        </w:rPr>
        <w:fldChar w:fldCharType="end"/>
      </w:r>
      <w:r w:rsidRPr="00BE6BF6">
        <w:rPr>
          <w:highlight w:val="yellow"/>
        </w:rPr>
        <w:t xml:space="preserve"> - invasion_RB_SIMvsCM_pop_1e6_2014-03-09</w:t>
      </w:r>
      <w:r w:rsidR="00BE6BF6" w:rsidRPr="00BE6BF6">
        <w:rPr>
          <w:highlight w:val="yellow"/>
        </w:rPr>
        <w:t xml:space="preserve"> – CHECK FOR NEWER VERSION</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21"/>
      <w:headerReference w:type="default" r:id="rId22"/>
      <w:footerReference w:type="even" r:id="rId23"/>
      <w:footerReference w:type="default" r:id="rId2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4CCE" w:rsidRDefault="00984CCE" w:rsidP="00684BC6">
      <w:r>
        <w:separator/>
      </w:r>
    </w:p>
  </w:endnote>
  <w:endnote w:type="continuationSeparator" w:id="0">
    <w:p w:rsidR="00984CCE" w:rsidRDefault="00984CCE"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984CCE" w:rsidRDefault="00984CCE" w:rsidP="00684BC6">
        <w:pPr>
          <w:pStyle w:val="Footer"/>
        </w:pPr>
        <w:r>
          <w:fldChar w:fldCharType="begin"/>
        </w:r>
        <w:r>
          <w:instrText xml:space="preserve"> PAGE   \* MERGEFORMAT </w:instrText>
        </w:r>
        <w:r>
          <w:fldChar w:fldCharType="separate"/>
        </w:r>
        <w:r w:rsidR="00E41381">
          <w:rPr>
            <w:noProof/>
          </w:rPr>
          <w:t>2</w:t>
        </w:r>
        <w:r>
          <w:rPr>
            <w:noProof/>
          </w:rPr>
          <w:fldChar w:fldCharType="end"/>
        </w:r>
      </w:p>
    </w:sdtContent>
  </w:sdt>
  <w:p w:rsidR="00984CCE" w:rsidRDefault="00984CCE"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4CCE" w:rsidRDefault="00984CCE" w:rsidP="00684BC6">
    <w:r>
      <w:fldChar w:fldCharType="begin"/>
    </w:r>
    <w:r>
      <w:instrText>PAGE</w:instrText>
    </w:r>
    <w:r>
      <w:fldChar w:fldCharType="separate"/>
    </w:r>
    <w:r w:rsidR="00E41381">
      <w:rPr>
        <w:noProof/>
      </w:rPr>
      <w:t>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4CCE" w:rsidRDefault="00984CCE" w:rsidP="00684BC6">
      <w:r>
        <w:separator/>
      </w:r>
    </w:p>
  </w:footnote>
  <w:footnote w:type="continuationSeparator" w:id="0">
    <w:p w:rsidR="00984CCE" w:rsidRDefault="00984CCE"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4CCE" w:rsidRDefault="00984CCE"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4CCE" w:rsidRDefault="00984CCE" w:rsidP="00684BC6">
    <w:pPr>
      <w:pStyle w:val="Header"/>
    </w:pPr>
    <w:r>
      <w:fldChar w:fldCharType="begin"/>
    </w:r>
    <w:r>
      <w:instrText xml:space="preserve"> DATE \@ "MMMM d, yyyy" </w:instrText>
    </w:r>
    <w:r>
      <w:fldChar w:fldCharType="separate"/>
    </w:r>
    <w:r>
      <w:rPr>
        <w:noProof/>
      </w:rPr>
      <w:t>May 19,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34621"/>
    <w:multiLevelType w:val="hybridMultilevel"/>
    <w:tmpl w:val="349EF2BC"/>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6A56E0"/>
    <w:multiLevelType w:val="hybridMultilevel"/>
    <w:tmpl w:val="1C80B48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A33B4"/>
    <w:rsid w:val="000A5658"/>
    <w:rsid w:val="000B2FF0"/>
    <w:rsid w:val="000C4E74"/>
    <w:rsid w:val="000E1F6B"/>
    <w:rsid w:val="000E3774"/>
    <w:rsid w:val="000E7665"/>
    <w:rsid w:val="000F32FA"/>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D305B"/>
    <w:rsid w:val="001E1657"/>
    <w:rsid w:val="001E25FE"/>
    <w:rsid w:val="00206BDA"/>
    <w:rsid w:val="00234877"/>
    <w:rsid w:val="002348CA"/>
    <w:rsid w:val="00234DD6"/>
    <w:rsid w:val="002619F0"/>
    <w:rsid w:val="0027187C"/>
    <w:rsid w:val="00280E31"/>
    <w:rsid w:val="00282723"/>
    <w:rsid w:val="002833EF"/>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43CF"/>
    <w:rsid w:val="0036194A"/>
    <w:rsid w:val="00393F82"/>
    <w:rsid w:val="00396210"/>
    <w:rsid w:val="003A0002"/>
    <w:rsid w:val="003A0243"/>
    <w:rsid w:val="003A3923"/>
    <w:rsid w:val="003A4706"/>
    <w:rsid w:val="003A69ED"/>
    <w:rsid w:val="003C3340"/>
    <w:rsid w:val="003C3829"/>
    <w:rsid w:val="003D0050"/>
    <w:rsid w:val="003D21C1"/>
    <w:rsid w:val="003F5488"/>
    <w:rsid w:val="0041546C"/>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979BE"/>
    <w:rsid w:val="004B18D2"/>
    <w:rsid w:val="004B2D79"/>
    <w:rsid w:val="004B3EE3"/>
    <w:rsid w:val="004B51C1"/>
    <w:rsid w:val="004B53DF"/>
    <w:rsid w:val="004B5703"/>
    <w:rsid w:val="004B68EC"/>
    <w:rsid w:val="004D3201"/>
    <w:rsid w:val="004D566A"/>
    <w:rsid w:val="004E1DFB"/>
    <w:rsid w:val="004F3A59"/>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B467E"/>
    <w:rsid w:val="005D47D6"/>
    <w:rsid w:val="005E5B74"/>
    <w:rsid w:val="005E79F1"/>
    <w:rsid w:val="005F544C"/>
    <w:rsid w:val="005F5641"/>
    <w:rsid w:val="005F5AA7"/>
    <w:rsid w:val="006036F1"/>
    <w:rsid w:val="00606643"/>
    <w:rsid w:val="006115D1"/>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915F3"/>
    <w:rsid w:val="006A7F51"/>
    <w:rsid w:val="006B0E79"/>
    <w:rsid w:val="006B2502"/>
    <w:rsid w:val="006B30F1"/>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D60D9"/>
    <w:rsid w:val="007E056A"/>
    <w:rsid w:val="007F2309"/>
    <w:rsid w:val="007F4490"/>
    <w:rsid w:val="008029C0"/>
    <w:rsid w:val="00810973"/>
    <w:rsid w:val="008234EB"/>
    <w:rsid w:val="00840186"/>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6396"/>
    <w:rsid w:val="008C6A6B"/>
    <w:rsid w:val="008D4F11"/>
    <w:rsid w:val="00901526"/>
    <w:rsid w:val="00904140"/>
    <w:rsid w:val="00913300"/>
    <w:rsid w:val="00916129"/>
    <w:rsid w:val="009161B7"/>
    <w:rsid w:val="0091743C"/>
    <w:rsid w:val="00957384"/>
    <w:rsid w:val="0096305D"/>
    <w:rsid w:val="009667D0"/>
    <w:rsid w:val="00980973"/>
    <w:rsid w:val="00984CCE"/>
    <w:rsid w:val="00985198"/>
    <w:rsid w:val="0098530B"/>
    <w:rsid w:val="0099411D"/>
    <w:rsid w:val="009A004F"/>
    <w:rsid w:val="009A53A3"/>
    <w:rsid w:val="009A61A0"/>
    <w:rsid w:val="009C5297"/>
    <w:rsid w:val="009E0856"/>
    <w:rsid w:val="009E7887"/>
    <w:rsid w:val="00A04F4E"/>
    <w:rsid w:val="00A0686E"/>
    <w:rsid w:val="00A111C5"/>
    <w:rsid w:val="00A113FA"/>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66E9"/>
    <w:rsid w:val="00AD6C4A"/>
    <w:rsid w:val="00AE00F8"/>
    <w:rsid w:val="00AE1BCC"/>
    <w:rsid w:val="00AE39F0"/>
    <w:rsid w:val="00AE5E3A"/>
    <w:rsid w:val="00AF0E14"/>
    <w:rsid w:val="00B018AB"/>
    <w:rsid w:val="00B124AC"/>
    <w:rsid w:val="00B146BD"/>
    <w:rsid w:val="00B2113A"/>
    <w:rsid w:val="00B21813"/>
    <w:rsid w:val="00B21F26"/>
    <w:rsid w:val="00B31764"/>
    <w:rsid w:val="00B360AC"/>
    <w:rsid w:val="00B365DB"/>
    <w:rsid w:val="00B45BBE"/>
    <w:rsid w:val="00B4732B"/>
    <w:rsid w:val="00B65692"/>
    <w:rsid w:val="00B70137"/>
    <w:rsid w:val="00B7245A"/>
    <w:rsid w:val="00B90363"/>
    <w:rsid w:val="00B978DF"/>
    <w:rsid w:val="00BA283B"/>
    <w:rsid w:val="00BB0D46"/>
    <w:rsid w:val="00BB0D91"/>
    <w:rsid w:val="00BC7E9A"/>
    <w:rsid w:val="00BD3752"/>
    <w:rsid w:val="00BD6A77"/>
    <w:rsid w:val="00BE3F10"/>
    <w:rsid w:val="00BE6BF6"/>
    <w:rsid w:val="00C00829"/>
    <w:rsid w:val="00C02BF1"/>
    <w:rsid w:val="00C12B9E"/>
    <w:rsid w:val="00C2122E"/>
    <w:rsid w:val="00C25AF1"/>
    <w:rsid w:val="00C40CFE"/>
    <w:rsid w:val="00C4165C"/>
    <w:rsid w:val="00C44784"/>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B86"/>
    <w:rsid w:val="00D113A8"/>
    <w:rsid w:val="00D22B44"/>
    <w:rsid w:val="00D3013A"/>
    <w:rsid w:val="00D31778"/>
    <w:rsid w:val="00D4253F"/>
    <w:rsid w:val="00D546DC"/>
    <w:rsid w:val="00D55250"/>
    <w:rsid w:val="00D57534"/>
    <w:rsid w:val="00D612CB"/>
    <w:rsid w:val="00D61EE2"/>
    <w:rsid w:val="00D66FD1"/>
    <w:rsid w:val="00D76359"/>
    <w:rsid w:val="00DA10A1"/>
    <w:rsid w:val="00DB303F"/>
    <w:rsid w:val="00DB3CE0"/>
    <w:rsid w:val="00DC25EE"/>
    <w:rsid w:val="00DC3FF4"/>
    <w:rsid w:val="00DE534D"/>
    <w:rsid w:val="00DE72DB"/>
    <w:rsid w:val="00DF3F12"/>
    <w:rsid w:val="00E154A6"/>
    <w:rsid w:val="00E15D4F"/>
    <w:rsid w:val="00E26B2F"/>
    <w:rsid w:val="00E41381"/>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2A83"/>
    <w:rsid w:val="00F13911"/>
    <w:rsid w:val="00F14774"/>
    <w:rsid w:val="00F168F6"/>
    <w:rsid w:val="00F24807"/>
    <w:rsid w:val="00F314F2"/>
    <w:rsid w:val="00F33150"/>
    <w:rsid w:val="00F56B46"/>
    <w:rsid w:val="00F6288C"/>
    <w:rsid w:val="00F638EB"/>
    <w:rsid w:val="00F9096A"/>
    <w:rsid w:val="00F94A6B"/>
    <w:rsid w:val="00FA6129"/>
    <w:rsid w:val="00FA6D6B"/>
    <w:rsid w:val="00FA7E50"/>
    <w:rsid w:val="00FB03E2"/>
    <w:rsid w:val="00FB160E"/>
    <w:rsid w:val="00FB6B5E"/>
    <w:rsid w:val="00FB7064"/>
    <w:rsid w:val="00FC46AB"/>
    <w:rsid w:val="00FD4A32"/>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4876E8-8BF4-434B-B009-57B3BEB5C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7</TotalTime>
  <Pages>24</Pages>
  <Words>38510</Words>
  <Characters>192550</Characters>
  <Application>Microsoft Office Word</Application>
  <DocSecurity>0</DocSecurity>
  <Lines>1604</Lines>
  <Paragraphs>461</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30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21</cp:revision>
  <cp:lastPrinted>2014-03-02T09:50:00Z</cp:lastPrinted>
  <dcterms:created xsi:type="dcterms:W3CDTF">2012-09-27T08:48:00Z</dcterms:created>
  <dcterms:modified xsi:type="dcterms:W3CDTF">2014-05-19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